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1739" w:rsidRPr="00471618" w:rsidRDefault="00471739" w:rsidP="00471739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71618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471618">
        <w:rPr>
          <w:rFonts w:ascii="Times New Roman" w:hAnsi="Times New Roman" w:cs="Times New Roman"/>
          <w:b/>
          <w:sz w:val="24"/>
          <w:szCs w:val="24"/>
        </w:rPr>
        <w:t xml:space="preserve">1 characteristic of cross-sectional stud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10"/>
        <w:gridCol w:w="786"/>
        <w:gridCol w:w="956"/>
        <w:gridCol w:w="570"/>
        <w:gridCol w:w="796"/>
        <w:gridCol w:w="579"/>
        <w:gridCol w:w="715"/>
        <w:gridCol w:w="1356"/>
        <w:gridCol w:w="1146"/>
        <w:gridCol w:w="1303"/>
        <w:gridCol w:w="459"/>
      </w:tblGrid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irst author years</w:t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tudy population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ample size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ge</w:t>
            </w:r>
            <w:r w:rsidRPr="00577846">
              <w:rPr>
                <w:rFonts w:ascii="Times New Roman" w:hAnsi="Times New Roman" w:cs="Times New Roman"/>
                <w:color w:val="1C1D1E"/>
                <w:sz w:val="18"/>
                <w:szCs w:val="18"/>
                <w:shd w:val="clear" w:color="auto" w:fill="FFFFFF"/>
                <w:vertAlign w:val="superscript"/>
              </w:rPr>
              <w:t>†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years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ale 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aortic PWV </w:t>
            </w:r>
            <w:r w:rsidRPr="00577846">
              <w:rPr>
                <w:rFonts w:ascii="Times New Roman" w:hAnsi="Times New Roman" w:cs="Times New Roman"/>
                <w:color w:val="1C1D1E"/>
                <w:sz w:val="18"/>
                <w:szCs w:val="18"/>
                <w:shd w:val="clear" w:color="auto" w:fill="FFFFFF"/>
                <w:vertAlign w:val="superscript"/>
              </w:rPr>
              <w:t>‡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m/s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utcomes and cognition test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results 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djusted variables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 NOS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Singer 2013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5nZXI8L0F1dGhvcj48WWVhcj4yMDEzPC9ZZWFyPjxS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W5nZXI8L0F1dGhvcj48WWVhcj4yMDEzPC9ZZWFyPjxS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Singer et al., 2013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ustrali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non-demented community dwelling adults aged 70–90 years from MAS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19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9.6 (4.2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7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2 (2.4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ocessing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 Digit Symbol Coding and Trail Making Test A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Logical Memory Story A (delayed), Rey Auditory Visual Verbal Learning Test (RAVLT) (total learning; trials 1–5, short-term recall; trial 6 and long-term recall; trail 7) and the Benton Visual Retention Test (BVRT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anguage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nimal Naming and the 30-item Boston Naming 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Phonemic Fluency (FAS), Trail Making Test B and the Stroop 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lastRenderedPageBreak/>
              <w:t>Visuospatial abilit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Block Design. </w:t>
            </w:r>
            <w:proofErr w:type="gramStart"/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>composite</w:t>
            </w:r>
            <w:proofErr w:type="gramEnd"/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 cognition function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was created by compromising the domains mentioned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There was no association between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nd cognition after Bonferroni correction for multiple testing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ex, age and years of education; systolic blood pressure, pulse rate, depression, apolipoprotein E, Body Mass Index, stroke, transient ischemic attack, myocardial infarction, angina, smoking, alcohol, diabetes mellitus, cholesterol, anti-hypertensive drugs, and history of hormone replacement therapy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Zijlstr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20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Wpsc3RyYTwvQXV0aG9yPjxZZWFyPjIwMjA8L1llYXI+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Wpsc3RyYTwvQXV0aG9yPjxZZWFyPjIwMjA8L1llYXI+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Zijlstra et al., 2020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Netherlands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patients ≥65 years old reaching ESRD from COPE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85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5.6 (6.9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6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9.6 (7.8-13.0) 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15-Word Verbal Learning Test (15-WVLT), Visual Association Test (VAT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ing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rail Making Test B (TMTB), Stroop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lo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nd Word Test (SCWT) card III (interference card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sychomotor speed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: Letter Digit Substitution Test (LDST), Trail Making Test A (TMTA) and SCWT card II (naming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lored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atches)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lthough there were clinically relevant associations of high PWV with poor cognition in all domains, after adjustment for age, sex and education only the Trail Making Test A remained statistically significant (p=0.030)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, sex and education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raghi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9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naGk8L0F1dGhvcj48WWVhcj4yMDE5PC9ZZWFyPjxS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cmFnaGk8L0F1dGhvcj48WWVhcj4yMDE5PC9ZZWFyPjxS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Araghi et al., 2019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British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London-based British civil servant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828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5.1 ( 5.2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4.80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middle third: 7.41–8.91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-word list; 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>Reasoning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H4-I (Alice Heim 4-I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Fluenc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“S” words and “animal” word;  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 cross-sectional association was seen for the highest third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ith all cognitive domains (P &lt; 0.05), compared to the lowest third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ge, sex, ethnicity and employment grade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Watson 2011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XRzb248L0F1dGhvcj48WWVhcj4yMDExPC9ZZWFyPjxS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XRzb248L0F1dGhvcj48WWVhcj4yMDExPC9ZZWFyPjxS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Watson et al., 2011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well-functioning older adults from Health ABC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52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73.1 (2.7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8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8.86 (3.89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</w:t>
            </w:r>
            <w:proofErr w:type="gram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cogni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Modified Mini-Mental Status Exam (3MS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learning and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Buschke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Selective Reminding Test (SRT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sychomotor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Boxes and Digit Copying (BDC) tests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erceptual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Pattern and Letter Comparison (PLC) tests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fter adjustment for demographics, vascular risk factors, and chronic conditions, each 1 SD higher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(389 cm/s) was associated with poorer cognitive function: −0.11 SD for global function (SE = 0.04, p &lt; .01), −0.09 SD for psychomotor speed (SE = 0.04, p = .03), and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−0.12 SD for perceptual speed (SE = 0.04, p &lt; .01)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ge, sex, race, education, and clinic site; body mass index, mean arterial pressure, cholesterol, heart rate, smoking status, physical activity, depressive symptoms, prevalent hypertension, coronary heart disease, cerebrovascular disease, and diabetes mellitus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ase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6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NlPC9BdXRob3I+PFllYXI+MjAxNjwvWWVhcj48UmVj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NlPC9BdXRob3I+PFllYXI+MjAxNjwvWWVhcj48UmVj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PaseHimali et al., 2016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young to middle age adults from Framingham Heart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207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6 (9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7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.8 (6.1–7.7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ocessing speed and executive function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Trail Making A and B, the Victoria Stroop interference task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memory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Visual Reproductions delayed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  <w:proofErr w:type="spellStart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isuoperceptual</w:t>
            </w:r>
            <w:proofErr w:type="spell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skills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the Hooper Visual Organization Test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working memory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digit span forward and backward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higher aortic stiffness was associated with poorer processing speed and executive function (Trail Making B–A; β±SE, −0.08±0.03; P&lt;0.01)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, sex, and time to neuropsychological testing or MRI; prevalent diabetes mellitus, atrial fibrillation, current smoking, prevalent cardiovascular disease, total cholesterol, high-density lipoprotein cholesterol, depressive symptoms, waist to hip ratio, and treatment for hypertension and mean arterial pressure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Triantafyllidi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0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hbnRhZnlsbGlkaTwvQXV0aG9yPjxZZWFyPjIwMTA8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cmlhbnRhZnlsbGlkaTwvQXV0aG9yPjxZZWFyPjIwMTA8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Triantafyllidi et al., 2010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Greece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recently diagnosed and never-treated stage I–II essential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hypertension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68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3 (12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3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.4(2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related with MMSE(r=0.34), but in Multiple regression analysis no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significant relationship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Age, sex, body mass index, atherosclerotic factors (clinic or 24-h BP, smoking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dyslipidemi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3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Tasmoc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6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XNtb2M8L0F1dGhvcj48WWVhcj4yMDE2PC9ZZWFyPjxS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XNtb2M8L0F1dGhvcj48WWVhcj4yMDE2PC9ZZWFyPjxS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Tasmoc et al., 2016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Romani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hemodynamic stable patients on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hemodialysi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reatment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2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6.5 (13.9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4.4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8.98(2.97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MSE score; the </w:t>
            </w:r>
            <w:proofErr w:type="spellStart"/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iniCog</w:t>
            </w:r>
            <w:proofErr w:type="spellEnd"/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test; Trail Making Test A and B (TMTA, TMTB)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had a significant moderate negative relationship with the MMSE score (r = −0.36, P &lt; 0.01) and with the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MiniCog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score (r = −0.26, P = 0.02) and a significant moderate association with the number of seconds required for TMTA completion (r = 0.29, P = 0.01), but not with TMTB (s); 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 and gender; dialysis vintage, associated cardiovascular conditions (hypertension, heart failure, coronary artery disease, permanent rhythm disorders, peripheral arterial disease) and associated neurological conditions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hemorrhagic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/ischemic stroke sequels, lacunar brain infarcts)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uleman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7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leman&lt;/Author&gt;&lt;Year&gt;2017&lt;/Year&gt;&lt;RecNum&gt;6678&lt;/RecNum&gt;&lt;DisplayText&gt;(Suleman et al., 2017)&lt;/DisplayText&gt;&lt;record&gt;&lt;rec-number&gt;6678&lt;/rec-number&gt;&lt;foreign-keys&gt;&lt;key app="EN" db-id="wpzf5w0retxp2me92x45xet7r5ptrpzsfpsd" timestamp="1591668787"&gt;6678&lt;/key&gt;&lt;/foreign-keys&gt;&lt;ref-type name="Journal Article"&gt;17&lt;/ref-type&gt;&lt;contributors&gt;&lt;authors&gt;&lt;author&gt;Suleman, R.&lt;/author&gt;&lt;author&gt;Padwal, R.&lt;/author&gt;&lt;author&gt;Hamilton, P.&lt;/author&gt;&lt;author&gt;Senthilselvan, A.&lt;/author&gt;&lt;author&gt;Alagiakrishnan, K.&lt;/author&gt;&lt;/authors&gt;&lt;/contributors&gt;&lt;auth-address&gt;K. Alagiakrishnan, Department of Medicine, Division of Geriatric Medicine, University of Alberta, Edmonton, Canada&lt;/auth-address&gt;&lt;titles&gt;&lt;title&gt;Association between central blood pressure, arterial stiffness, and mild cognitive impairment&lt;/title&gt;&lt;secondary-title&gt;Clinical Hypertension&lt;/secondary-title&gt;&lt;/titles&gt;&lt;periodical&gt;&lt;full-title&gt;Clinical Hypertension&lt;/full-title&gt;&lt;/periodical&gt;&lt;pages&gt;1-6&lt;/pages&gt;&lt;volume&gt;23&lt;/volume&gt;&lt;number&gt;1&lt;/number&gt;&lt;keywords&gt;&lt;keyword&gt;aged&lt;/keyword&gt;&lt;keyword&gt;arterial stiffness&lt;/keyword&gt;&lt;keyword&gt;article&lt;/keyword&gt;&lt;keyword&gt;augmentation index&lt;/keyword&gt;&lt;keyword&gt;blood pressure&lt;/keyword&gt;&lt;keyword&gt;central blood pressure&lt;/keyword&gt;&lt;keyword&gt;clinical article&lt;/keyword&gt;&lt;keyword&gt;cognition&lt;/keyword&gt;&lt;keyword&gt;controlled study&lt;/keyword&gt;&lt;keyword&gt;cross-sectional study&lt;/keyword&gt;&lt;keyword&gt;female&lt;/keyword&gt;&lt;keyword&gt;hospital patient&lt;/keyword&gt;&lt;keyword&gt;human&lt;/keyword&gt;&lt;keyword&gt;hypertension&lt;/keyword&gt;&lt;keyword&gt;language&lt;/keyword&gt;&lt;keyword&gt;male&lt;/keyword&gt;&lt;keyword&gt;mild cognitive impairment&lt;/keyword&gt;&lt;keyword&gt;outpatient&lt;/keyword&gt;&lt;keyword&gt;priority journal&lt;/keyword&gt;&lt;/keywords&gt;&lt;dates&gt;&lt;year&gt;2017&lt;/year&gt;&lt;/dates&gt;&lt;isbn&gt;2056-5909&lt;/isbn&gt;&lt;urls&gt;&lt;related-urls&gt;&lt;url&gt; http://www.embase.com/search/results?subaction=viewrecord&amp;amp;from=export&amp;amp;id=L616535605&lt;/url&gt;&lt;url&gt;http://dx.doi.org/10.1186/s40885-016-0058-5&lt;/url&gt;&lt;/related-urls&gt;&lt;/urls&gt;&lt;electronic-resource-num&gt;10.1186/s40885-016-0058-5&lt;/electronic-resource-num&gt;&lt;remote-database-name&gt;Embase&lt;/remote-database-name&gt;&lt;language&gt;English&lt;/language&gt;&lt;/record&gt;&lt;/Cite&gt;&lt;/EndNote&gt;</w:instrTex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Suleman et al., 2017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anad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dults over the age of 50 year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0 (12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4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9.1(1.86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gnitive impairmen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>t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MoC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nd European Consortium Criteria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not associated with global cognitive decline or with individual domains of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ognition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ge and sex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Scuteri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05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3V0ZXJpPC9BdXRob3I+PFllYXI+MjAwNTwvWWVhcj48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3V0ZXJpPC9BdXRob3I+PFllYXI+MjAwNTwvWWVhcj48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Scuteri et al., 2005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Older subjects referred for memory deficit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84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8 (5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6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3.27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fter adjustment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inversely correlated with the Mini Mental State Examination score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, sex, education, prevalent cardiovascular disease, traditional cardiovascular risk factors, medication use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Riba-Llen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6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aWJhLUxsZW5hPC9BdXRob3I+PFllYXI+MjAxNjwvWWVh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SaWJhLUxsZW5hPC9BdXRob3I+PFllYXI+MjAxNjwvWWVh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Riba-Llena et al., 2016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pain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mmunity-based population of hypertensive patients from ISSYS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99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68.2 (5.3) 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9.9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.6 (2.2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 cogni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ementia screening test (Dementia Rating Scale second version, DRS-2)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inversely correlated with executive function and total scores, but after adjustment, associations were lost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, sex, education, antihypertension, antiplatelet and statin treatments (when appropriate), SBP  and other vascular factors, cerebral small vessel disease lesions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Poel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07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b2VsczwvQXV0aG9yPjxZZWFyPjIwMDc8L1llYXI+PFJl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b2VsczwvQXV0aG9yPjxZZWFyPjIwMDc8L1llYXI+PFJl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Poels et al., 2007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Netherlands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population-based cohort from Rotterdam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714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72.0 (6.7) 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2.3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3.5 (3.0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cognitive function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Letter-Digit Substitution Task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fluency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Word Fluency Test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; 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this study did not find an association between arterial stiffness and cognitive decline or the risk of dementia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ge, sex, and education; arterial pressure, heart rate, current smoking, diabetes mellitus, body mass index, total cholesterol, high-density lipid cholesterol,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nd intima media thickness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alt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9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Wx0YTwvQXV0aG9yPjxZZWFyPjIwMTk8L1llYXI+PFJl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Wx0YTwvQXV0aG9yPjxZZWFyPjIwMTk8L1llYXI+PFJl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Palta et al., 2019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ged 67–90 years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older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from ARIC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703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5.2 (5.0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0.7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22 (9.55-13.24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eneral cognitive performance;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elayed word recall, logical memory, and incidental learning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ing/processing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rail Making Tests, parts A and B; Digit Span Backwards; and Digit Symbol Substitution Test; 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anguage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emantic and phonemic fluency and Boston Naming Test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participants in the highest quartile had statistically significantly lower cognitive factor scores in the domains of executive function/processing speed (by −0.04 z score [95% CI, −0.07 to −0.01 z score]) and general cognitive performance (by −0.09 z score [95% CI, −0.15 to −0.03 z score]; Differences in memory and language factor scores across quartiles of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ere not statistically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supported (P&gt;0.05). 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ge, sex, race‐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ente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, education, apolipoprotein E4, heart rate, body mass index, ever smoker, diabetes mellitus, minutes of leisure‐time physical activity, and MAP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Meyer 2017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llcjwvQXV0aG9yPjxZZWFyPjIwMTc8L1llYXI+PFJl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ZXllcjwvQXV0aG9yPjxZZWFyPjIwMTc8L1llYXI+PFJl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Meyer et al., 2017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participants aged 70–89 from ARIC-NCS study 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461</w:t>
            </w:r>
          </w:p>
        </w:tc>
        <w:tc>
          <w:tcPr>
            <w:tcW w:w="777" w:type="dxa"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5.4 (5.0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1.2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71 (3.48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gnitive</w:t>
            </w:r>
            <w:proofErr w:type="gram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impairment and dementia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based on the National Institute on Aging-Alzheimer’s and Diagnostic and Statistical Manual of Mental Disorders (DSM) 5th edition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mong whites, those with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≥75th percentile had a higher prevalence of mild cognitive impairment compared to participants &lt;75th percentile (OR 1.27 (1.02, 1.56), but not in black participants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ge, sex, heart rate, education, study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ente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>(for whites only due to small numbers in blacks), apolipoprotein E genotype, smoking status, and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>physical activity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Nilsson 2017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aWxzc29uPC9BdXRob3I+PFllYXI+MjAxNzwvWWVhcj48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aWxzc29uPC9BdXRob3I+PFllYXI+MjAxNzwvWWVhcj48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Nilsson et al., 2017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weden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1–85 years Swedish from MDC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2954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2.1(5.5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9.4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.5 (2.4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erceptual and cognitive speed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quick test of cognitive speed (AQT)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not associated with subtypes of dementia (Alzheimer’s disease, vascular dementia, mixed dementia)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ge, sex and education; heart rate, MAP, weight, height, smoking, total serum cholesterol, prevalent diabetes, and blood pressure lowering and lipid-lowering drugs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Nilsson 2014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aWxzc29uPC9BdXRob3I+PFllYXI+MjAxNDwvWWVhcj48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OaWxzc29uPC9BdXRob3I+PFllYXI+MjAxNDwvWWVhcj48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 xml:space="preserve">(Nilsson </w:t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lastRenderedPageBreak/>
              <w:t>et al., 2014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Sweden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61–85 years Swedish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from MDC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2637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2.1 (5.6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9.2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10.5 (2.5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;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perceptual and cognitive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lastRenderedPageBreak/>
              <w:t>speed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quick test of cognitive speed (AQT)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When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&gt;13.8 was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added to the model, the linear association between continuous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nd AQT disappeared (B = –0.08; P = 0.72), but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&gt;13.8 was highly significant (B = 4.81; P = 0.004)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age, sex, and education; MAP, heart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rate, smoking status, total serum cholesterol, height, weight, diabetes status, and blood-pressure-lowering and lipid-lowering drugs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Muel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8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dWVsYTwvQXV0aG9yPjxZZWFyPjIwMTg8L1llYXI+PFJl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NdWVsYTwvQXV0aG9yPjxZZWFyPjIwMTg8L1llYXI+PFJl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Muela et al., 2018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Brazil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patients with hypertension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42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1.8 (11.85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5.1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.9 (1.2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MSE score; global cogni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MoC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anguage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BN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RAVLT5, RAVLT6, RAVLT7 and REY‐30</w:t>
            </w: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;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</w:t>
            </w:r>
            <w:proofErr w:type="gram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VF, FAS, BDST, and TMT‐B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isuospatial abilities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REY‐C and CD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tten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FDST and TMT‐A; 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processing 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lastRenderedPageBreak/>
              <w:t>speed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SST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Individuals with higher PWV had poorer cognitive performance in all cognitive domains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education 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Lim 2016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08L0F1dGhvcj48WWVhcj4yMDE2PC9ZZWFyPjxSZWNO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08L0F1dGhvcj48WWVhcj4yMDE2PC9ZZWFyPjxSZWNO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Lim et al., 2016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ingapore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mmunity-dwelling older Asians from SLAS-II Study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>cardiac disease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08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63.0 (6.1) 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5.2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.96 (2.55–14.10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;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attention: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Digit Span-Forward and Colour Trails </w:t>
            </w: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Test ;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memory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Rey Auditory Verbal Learning Test,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 xml:space="preserve">Story Memory and Recall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language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Boston Naming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 xml:space="preserve">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isuospatial ability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Brief Visuospatial Memory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 xml:space="preserve">Test-Revised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Digit Span Backward, Block Design, Colour Trails Test 2,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nimal Naming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fter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djustment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associated with executive function(β=0.209, p = 0.026)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ge, gender, education, hypertension, diabetes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dyslipidemia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, smoking,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>BMI, and apolipoprotein E4 genotype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Kearney-Schwartz 2009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WFybmV5LVNjaHdhcnR6PC9BdXRob3I+PFllYXI+MjAw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WFybmV5LVNjaHdhcnR6PC9BdXRob3I+PFllYXI+MjAw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Kearney-Schwartz et al., 2009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French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elderly hypertensive patients with subjective memory complaint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98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9.3 (6.2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0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5 (2.4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;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 and language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Grober-Buschke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est; </w:t>
            </w:r>
            <w:proofErr w:type="spellStart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isuoperceptual</w:t>
            </w:r>
            <w:proofErr w:type="spell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and visuospatial capacities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Benton Visual Retention 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lastRenderedPageBreak/>
              <w:t>executive function and long-term verbal memory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Verbal Fluency Test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Only in male patients, PWV was the significant predictor (OR, 1.22; 95% CI, 1.00 to 1.49;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=0.05)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age, gender, diabetes, smoking, body mass index, total cholesterol, low-density lipoprotein cholesterol, triglycerides, fasting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glucose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Fazeka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grade, blood pressure, carotid artery structural parameters; estimated glomerular filtration rate, and left ventricular hypertrophy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Hanon 2005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vbjwvQXV0aG9yPjxZZWFyPjIwMDU8L1llYXI+PFJl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YW5vbjwvQXV0aG9yPjxZZWFyPjIwMDU8L1llYXI+PFJl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Hanon et al., 2005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French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older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&gt;60 years with memory symptom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08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8 (8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6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2.76 (2.84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</w:t>
            </w: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; 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</w:t>
            </w:r>
            <w:proofErr w:type="gram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cogni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he cognitive efficiency profile (CEP)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fter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djustment a significant relationship was observed between PWV and MMSE (β=−0.091; SE=0.028; P&lt;0.001) and between PWV and CEP scores (β=−0.029; SE=0.009; P&lt;0.001); For each 2 m/s increment in PWV, the adjusted OR was 1.73 (95% CI, 1.27- 2.47; P=0.001) for AD and 3.52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(95% CI, 1.87-8.05; P&lt;0.001) for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VaD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ge, gender, SBP, education level, antihypertensive therapy, presence of cardiovascular diseases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Geijselaer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6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Wlqc2VsYWVyczwvQXV0aG9yPjxZZWFyPjIwMTY8L1ll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Wlqc2VsYWVyczwvQXV0aG9yPjxZZWFyPjIwMTY8L1ll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Geijselaers et al., 2016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Netherlands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middle age and older individuals from Maastricht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25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0 (8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4.6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8.9 (2.1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ree recall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Verbal Learning 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ocessing speed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Stroop Colour Word Test Part I and II, the Concept Shifting Test Part A and B, and the Letter-Digit Substitution 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 and attention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Stroop Colour Word Test Part III and the Concept Shifting Test Part C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not associated with cognitive performance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, sex, and educational level; arterial pressure and heart rate; type 2 diabetes, body mass index, lipids, use of antihypertensive medication, estimated glomerular filtration rate, smoking behaviour, alcohol consumption, current depression, history of cardiovascular disease(s)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Elias 2009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bGlhczwvQXV0aG9yPjxZZWFyPjIwMDk8L1llYXI+PFJl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FbGlhczwvQXV0aG9yPjxZZWFyPjIwMDk8L1llYXI+PFJl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Elias et al., 2009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dementia- and stroke-free participants of the Maine-Syracuse Longitudinal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09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1.3 (12.8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7.7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.2 (2.8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isual-spatial organization and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block design, object assembly, visual reproductions immediate and delayed, Hooper Visual Organization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Test, and matrix reasoning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canning and tracking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rail Making Tests A and B, digit symbol substitution, and symbol search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episodic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logical memory immediate and delayed and Hopkins Verbal Learning Test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working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igit span forward and backward, letter-number sequence and controlled oral word associations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 cogni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global composition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fPWV</w:t>
            </w:r>
            <w:proofErr w:type="spellEnd"/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(1 m/s) were inversely and significantly related to the scanning and tracking composite score (β=−.0468; SE=0.0183;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P&lt;0.01). 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age, education, sex, height, weight, heart rate, brachial MAP, antihypertensive medications, reciprocal creatinine, trait anxiety, depressed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mood, diabetes mellitus, cardiovascular disease, number of previous exams, race/ethnicity, total cholesterol, cigarettes per week, apolipoprotein E, homocysteine, PWV, and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PWV×age</w:t>
            </w:r>
            <w:proofErr w:type="spellEnd"/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5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DuBose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9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UJvc2U8L0F1dGhvcj48WWVhcj4yMDE5PC9ZZWFyPjxS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dUJvc2U8L0F1dGhvcj48WWVhcj4yMDE5PC9ZZWFyPjxS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Dubose et al., 2019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middle-aged/older adults from “Aging, Vascular Disease and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ognition”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13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6.6 (7.4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9.6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.4 (2.1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 cognitive performance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Repeatable Battery for the Assessment of Neuropsychological Status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(RBANS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ocessing speed and executive function performance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Stroop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lo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ord Reading Test; 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 </w:t>
            </w:r>
            <w:proofErr w:type="spellStart"/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(β = −.03, p = .75) alone was not associated with executive function;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Greater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associated with weaker executive function performance in the lower education group (r = −.39, p = .03), but not in the higher education group (r = .15, p = .21)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ge, sex, medication, and mean arterial pressure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Cooper 2016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9wZXI8L0F1dGhvcj48WWVhcj4yMDE2PC9ZZWFyPjxS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9wZXI8L0F1dGhvcj48WWVhcj4yMDE2PC9ZZWFyPjxS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Cooper et al., 2016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Iceland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older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from AGES-Reykjavik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820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80 (5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0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3.6 (4.6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California Verbal Learning Test immediate and delayed recall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ocessing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igit Symbol Substitution Test, Figure Comparison and the Stroop Test, Parts I (word naming) and II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lo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naming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igits Backward and the Stroop Test and Part III (word–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lo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interference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lastRenderedPageBreak/>
              <w:t>global cogni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Composite scores 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Higher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related to lower memory score (P=0.002) but was not related to processing speed (P=0.97) or executive function (P=0.90) in a model that adjusted for vascular risk factors.  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, height, weight, heart rate, diabetes mellitus, previous cardiovascular disease, use of antihypertensive and lipid-lowering medication, total and high-density lipoprotein cholesterol levels, triglycerides, smoking, education level, and depressive symptoms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Zhong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4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ong&lt;/Author&gt;&lt;Year&gt;2014&lt;/Year&gt;&lt;RecNum&gt;6673&lt;/RecNum&gt;&lt;DisplayText&gt;(Zhong et al., 2014)&lt;/DisplayText&gt;&lt;record&gt;&lt;rec-number&gt;6673&lt;/rec-number&gt;&lt;foreign-keys&gt;&lt;key app="EN" db-id="wpzf5w0retxp2me92x45xet7r5ptrpzsfpsd" timestamp="1591668787"&gt;6673&lt;/key&gt;&lt;/foreign-keys&gt;&lt;ref-type name="Journal Article"&gt;17&lt;/ref-type&gt;&lt;contributors&gt;&lt;authors&gt;&lt;author&gt;Zhong, W.&lt;/author&gt;&lt;author&gt;Cruickshanks, K. J.&lt;/author&gt;&lt;author&gt;Schubert, C. R.&lt;/author&gt;&lt;author&gt;Carlsson, C. M.&lt;/author&gt;&lt;author&gt;Chappell, R. J.&lt;/author&gt;&lt;author&gt;Klein, B. E.&lt;/author&gt;&lt;author&gt;Klein, R.&lt;/author&gt;&lt;author&gt;Acher, C. W.&lt;/author&gt;&lt;/authors&gt;&lt;/contributors&gt;&lt;auth-address&gt;Department of Population Health Sciences, University of Wisconsin-Madison, WI.&lt;/auth-address&gt;&lt;titles&gt;&lt;title&gt;Pulse wave velocity and cognitive function in older adults&lt;/title&gt;&lt;secondary-title&gt;Alzheimer Dis Assoc Disord&lt;/secondary-title&gt;&lt;/titles&gt;&lt;periodical&gt;&lt;full-title&gt;Alzheimer Dis Assoc Disord&lt;/full-title&gt;&lt;/periodical&gt;&lt;pages&gt;44-9&lt;/pages&gt;&lt;volume&gt;28&lt;/volume&gt;&lt;number&gt;1&lt;/number&gt;&lt;edition&gt;2013/05/02&lt;/edition&gt;&lt;keywords&gt;&lt;keyword&gt;Aged&lt;/keyword&gt;&lt;keyword&gt;Aged, 80 and over&lt;/keyword&gt;&lt;keyword&gt;Cognition/*physiology&lt;/keyword&gt;&lt;keyword&gt;Female&lt;/keyword&gt;&lt;keyword&gt;Humans&lt;/keyword&gt;&lt;keyword&gt;Male&lt;/keyword&gt;&lt;keyword&gt;Neuropsychological Tests&lt;/keyword&gt;&lt;keyword&gt;Principal Component Analysis&lt;/keyword&gt;&lt;keyword&gt;Pulse Wave Analysis&lt;/keyword&gt;&lt;keyword&gt;Risk Factors&lt;/keyword&gt;&lt;keyword&gt;Vascular Stiffness/*physiology&lt;/keyword&gt;&lt;/keywords&gt;&lt;dates&gt;&lt;year&gt;2014&lt;/year&gt;&lt;pub-dates&gt;&lt;date&gt;Jan-Mar&lt;/date&gt;&lt;/pub-dates&gt;&lt;/dates&gt;&lt;isbn&gt;1546-4156 (Electronic)&amp;#xD;0893-0341 (Linking)&lt;/isbn&gt;&lt;accession-num&gt;23632267&lt;/accession-num&gt;&lt;urls&gt;&lt;related-urls&gt;&lt;url&gt;https://www.ncbi.nlm.nih.gov/pubmed/23632267&lt;/url&gt;&lt;/related-urls&gt;&lt;/urls&gt;&lt;custom2&gt;PMC3778043&lt;/custom2&gt;&lt;electronic-resource-num&gt;10.1097/WAD.0b013e3182949f06&lt;/electronic-resource-num&gt;&lt;/record&gt;&lt;/Cite&gt;&lt;/EndNote&gt;</w:instrTex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Zhong et al., 2014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older adults from EHLS study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394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4.9 (7.2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3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0 (3.6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MMSE score</w:t>
            </w:r>
            <w:proofErr w:type="gramStart"/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;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</w:t>
            </w:r>
            <w:proofErr w:type="gramEnd"/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function, attention and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rail Making Test -part A and -part B (TMT-A and TMT-B, respectively); 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sychomotor speed and sustained atten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 Digit Symbol Substitution Test (DSST); 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 Rey Auditory Verbal Learning Test (AVLT)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&gt;12 m/s but not the continuous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associated with cognitive function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, sex, education; pulse rate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hemoglobin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A1C, cardiovascular risk factors; cholesterol, hypertension, cardiovascular history, smoking and drinking, and depression symptoms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Kim 2017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W08L0F1dGhvcj48WWVhcj4yMDE3PC9ZZWFyPjxSZWNO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aW08L0F1dGhvcj48WWVhcj4yMDE3PC9ZZWFyPjxSZWNO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Kim et al., 2017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US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incident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hemodialysi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participants from PACE study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33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5 (13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8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.0 (7.9−12.5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global cognitive impairment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3MS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Trail Making Tests A and B (TMTA and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br/>
              <w:t xml:space="preserve">TMTB); 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 not independently associated with TMTA, TMTB, or 3MS after adjustment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, sex, race,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harlson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comorbidity index, wide Range Achievement Test 4th edition reading score; SBP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Dixon 2020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Dixon&lt;/Author&gt;&lt;Year&gt;2020&lt;/Year&gt;&lt;RecNum&gt;6698&lt;/RecNum&gt;&lt;DisplayText&gt;(Dixon et al., 2020)&lt;/DisplayText&gt;&lt;record&gt;&lt;rec-number&gt;6698&lt;/rec-number&gt;&lt;foreign-keys&gt;&lt;key app="EN" db-id="wpzf5w0retxp2me92x45xet7r5ptrpzsfpsd" timestamp="1591668787"&gt;6698&lt;/key&gt;&lt;/foreign-keys&gt;&lt;ref-type name="Journal Article"&gt;17&lt;/ref-type&gt;&lt;contributors&gt;&lt;authors&gt;&lt;author&gt;Dixon, K.&lt;/author&gt;&lt;author&gt;LaMonica, H.&lt;/author&gt;&lt;author&gt;Duffy, S. L.&lt;/author&gt;&lt;author&gt;Phillips, C. L.&lt;/author&gt;&lt;author&gt;Grunstein, R. R.&lt;/author&gt;&lt;author&gt;Naismith, S. L.&lt;/author&gt;&lt;author&gt;Hoyos, C. M.&lt;/author&gt;&lt;/authors&gt;&lt;/contributors&gt;&lt;auth-address&gt;The Healthy Brain Ageing Clinic, School of Psychology, The University of Sydney, Camperdown, NSW, Australia.&amp;#xD;Woolcock Institute of Medical Research, Centre for Sleep and Chronobiology, Central Clinical School, Glebe, NSW, Australia.&lt;/auth-address&gt;&lt;titles&gt;&lt;title&gt;Arterial stiffness relates to executive dysfunction in later life&lt;/title&gt;&lt;secondary-title&gt;Neuropsychol Dev Cogn B Aging Neuropsychol Cogn&lt;/secondary-title&gt;&lt;/titles&gt;&lt;periodical&gt;&lt;full-title&gt;Neuropsychol Dev Cogn B Aging Neuropsychol Cogn&lt;/full-title&gt;&lt;/periodical&gt;&lt;pages&gt;140-151&lt;/pages&gt;&lt;volume&gt;27&lt;/volume&gt;&lt;number&gt;1&lt;/number&gt;&lt;edition&gt;2019/04/19&lt;/edition&gt;&lt;keywords&gt;&lt;keyword&gt;Arterial stiffness&lt;/keyword&gt;&lt;keyword&gt;carotid-femoral pulse wave velocity&lt;/keyword&gt;&lt;keyword&gt;executive dysfunction&lt;/keyword&gt;&lt;keyword&gt;older adults&lt;/keyword&gt;&lt;keyword&gt;processing speed&lt;/keyword&gt;&lt;/keywords&gt;&lt;dates&gt;&lt;year&gt;2020&lt;/year&gt;&lt;pub-dates&gt;&lt;date&gt;Jan&lt;/date&gt;&lt;/pub-dates&gt;&lt;/dates&gt;&lt;isbn&gt;1744-4128 (Electronic)&amp;#xD;1382-5585 (Linking)&lt;/isbn&gt;&lt;accession-num&gt;30998086&lt;/accession-num&gt;&lt;urls&gt;&lt;related-urls&gt;&lt;url&gt;https://www.ncbi.nlm.nih.gov/pubmed/30998086&lt;/url&gt;&lt;/related-urls&gt;&lt;/urls&gt;&lt;electronic-resource-num&gt;10.1080/13825585.2019.1597009&lt;/electronic-resource-num&gt;&lt;/record&gt;&lt;/Cite&gt;&lt;/EndNote&gt;</w:instrTex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Dixon et al., 2020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ustrali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older adults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with subjective mood/cognitive complaints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56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9.71 (8.80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5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65 (2.01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rocessing speed: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Trail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Making Test Part A (TMT-A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function: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Trail Making Test Part B (TMT-B);</w:t>
            </w:r>
            <w:r w:rsidRPr="00577846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sponse inhibition</w:t>
            </w: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>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Delis-Kaplan Executive Functioning System Stroop task (specifically examining the Inhibition/Switching subtest of the D-KEFS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olor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-Word Interference Task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erbal learning and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Rey Auditory Verbal Learning Test (RAVLT); 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 Individuals with high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(&gt;/=12.0m/s) had poorer performance on TMT-B, compared to low PWV (&lt;12.0m/s), and a moderate negative correlation (r = -0.38, p = .004) between PWV and TMT-B performance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age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, MAP and 15-item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Geriatric Depression Scale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2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Karasavvidou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2018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Jhc2F2dmlkb3U8L0F1dGhvcj48WWVhcj4yMDE4PC9Z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YXJhc2F2dmlkb3U8L0F1dGhvcj48WWVhcj4yMDE4PC9Z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Karasavvidou et al., 2018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Greece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middle‐aged chronic kidney disease (CKD) population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51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57.08 (13.7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4.5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6.5 (1.87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MSE score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ecutive and visual function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Clock‐test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proofErr w:type="gram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High values of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fPWV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was</w:t>
            </w:r>
            <w:proofErr w:type="gram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independent determinants of cognitive decline assessed by the MMSE.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ge, education, PP, Glomerular Filtration Rate, morphometric (sex, height, weight, BMI, body surface area [BSA]), blood pressure, lipids blood, inflammation,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mineral metabolism and treatment.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1</w:t>
            </w:r>
          </w:p>
        </w:tc>
      </w:tr>
      <w:tr w:rsidR="00471739" w:rsidRPr="00577846" w:rsidTr="00D03C88">
        <w:trPr>
          <w:trHeight w:val="290"/>
        </w:trPr>
        <w:tc>
          <w:tcPr>
            <w:tcW w:w="852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Kennedy 2018 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W5uZWR5PC9BdXRob3I+PFllYXI+MjAxODwvWWVhcj48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LZW5uZWR5PC9BdXRob3I+PFllYXI+MjAxODwvWWVhcj48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Kennedy et al., 2018)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76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ustralia</w:t>
            </w:r>
          </w:p>
        </w:tc>
        <w:tc>
          <w:tcPr>
            <w:tcW w:w="933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aged between 60-90 years 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olders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from LIILAC trial</w:t>
            </w:r>
          </w:p>
        </w:tc>
        <w:tc>
          <w:tcPr>
            <w:tcW w:w="558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  <w:tc>
          <w:tcPr>
            <w:tcW w:w="77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77.5 (6.9)</w:t>
            </w:r>
          </w:p>
        </w:tc>
        <w:tc>
          <w:tcPr>
            <w:tcW w:w="606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28%</w:t>
            </w:r>
          </w:p>
        </w:tc>
        <w:tc>
          <w:tcPr>
            <w:tcW w:w="69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11.51 (1.94)</w:t>
            </w:r>
          </w:p>
        </w:tc>
        <w:tc>
          <w:tcPr>
            <w:tcW w:w="1320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action and Decision Speed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Simple Reaction Time (SRT), Choice Reaction Time (CRT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gnitive Processing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Immediate Recognition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IRec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), Congruent Stroop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Strp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patial Working Memory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Spatial Working Memory (SWM); </w:t>
            </w:r>
            <w:r w:rsidRPr="0057784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Visual Processing:</w:t>
            </w: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 xml:space="preserve"> Immediate Recognition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IRec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), Contextual Memory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CMem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), and Delayed Recognition (</w:t>
            </w:r>
            <w:proofErr w:type="spellStart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DRec</w:t>
            </w:r>
            <w:proofErr w:type="spellEnd"/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).</w:t>
            </w:r>
          </w:p>
        </w:tc>
        <w:tc>
          <w:tcPr>
            <w:tcW w:w="1117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ortic stiffness independently associated with Spatial Working Memory (SWM) performance</w:t>
            </w:r>
          </w:p>
        </w:tc>
        <w:tc>
          <w:tcPr>
            <w:tcW w:w="1269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age, sex and education</w:t>
            </w:r>
          </w:p>
        </w:tc>
        <w:tc>
          <w:tcPr>
            <w:tcW w:w="451" w:type="dxa"/>
            <w:noWrap/>
            <w:hideMark/>
          </w:tcPr>
          <w:p w:rsidR="00471739" w:rsidRPr="00577846" w:rsidRDefault="00471739" w:rsidP="00D03C88">
            <w:pPr>
              <w:spacing w:line="360" w:lineRule="auto"/>
              <w:jc w:val="distribute"/>
              <w:rPr>
                <w:rFonts w:ascii="Times New Roman" w:hAnsi="Times New Roman" w:cs="Times New Roman"/>
                <w:sz w:val="18"/>
                <w:szCs w:val="18"/>
              </w:rPr>
            </w:pPr>
            <w:r w:rsidRPr="00577846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</w:tbl>
    <w:p w:rsidR="00E776B2" w:rsidRDefault="00471739" w:rsidP="00CF0EE7">
      <w:pPr>
        <w:spacing w:line="360" w:lineRule="auto"/>
        <w:jc w:val="both"/>
      </w:pPr>
      <w:proofErr w:type="spellStart"/>
      <w:r>
        <w:rPr>
          <w:rFonts w:ascii="Times New Roman" w:hAnsi="Times New Roman" w:cs="Times New Roman"/>
          <w:sz w:val="18"/>
          <w:szCs w:val="18"/>
        </w:rPr>
        <w:t>mNOS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: modified </w:t>
      </w:r>
      <w:r w:rsidRPr="00EB5394">
        <w:rPr>
          <w:rFonts w:ascii="Times New Roman" w:hAnsi="Times New Roman" w:cs="Times New Roman"/>
          <w:sz w:val="18"/>
          <w:szCs w:val="18"/>
        </w:rPr>
        <w:t>Newcastle Ottawa Scale</w:t>
      </w:r>
      <w:r>
        <w:rPr>
          <w:rFonts w:ascii="Times New Roman" w:hAnsi="Times New Roman" w:cs="Times New Roman"/>
          <w:sz w:val="18"/>
          <w:szCs w:val="18"/>
        </w:rPr>
        <w:t>;</w:t>
      </w:r>
      <w:r w:rsidRPr="00EB5394">
        <w:rPr>
          <w:rFonts w:ascii="Times New Roman" w:hAnsi="Times New Roman" w:cs="Times New Roman"/>
          <w:sz w:val="18"/>
          <w:szCs w:val="18"/>
        </w:rPr>
        <w:t xml:space="preserve"> </w:t>
      </w:r>
      <w:r>
        <w:rPr>
          <w:rFonts w:ascii="Times New Roman" w:hAnsi="Times New Roman" w:cs="Times New Roman"/>
          <w:sz w:val="18"/>
          <w:szCs w:val="18"/>
        </w:rPr>
        <w:t xml:space="preserve">ESRD: </w:t>
      </w:r>
      <w:r w:rsidRPr="00E635FB">
        <w:rPr>
          <w:rFonts w:ascii="Times New Roman" w:hAnsi="Times New Roman" w:cs="Times New Roman"/>
          <w:sz w:val="18"/>
          <w:szCs w:val="18"/>
        </w:rPr>
        <w:t>end-stage renal disease</w:t>
      </w:r>
      <w:r>
        <w:rPr>
          <w:rFonts w:ascii="Times New Roman" w:hAnsi="Times New Roman" w:cs="Times New Roman"/>
          <w:sz w:val="18"/>
          <w:szCs w:val="18"/>
        </w:rPr>
        <w:t xml:space="preserve">; SD: standard deviation; SE: standard error; </w:t>
      </w:r>
      <w:r w:rsidRPr="008061D1">
        <w:rPr>
          <w:rFonts w:ascii="Times New Roman" w:hAnsi="Times New Roman" w:cs="Times New Roman"/>
          <w:sz w:val="18"/>
          <w:szCs w:val="18"/>
        </w:rPr>
        <w:t xml:space="preserve">PWV, pulse‐wave velocity; </w:t>
      </w:r>
      <w:proofErr w:type="spellStart"/>
      <w:r w:rsidRPr="008061D1">
        <w:rPr>
          <w:rFonts w:ascii="Times New Roman" w:hAnsi="Times New Roman" w:cs="Times New Roman"/>
          <w:sz w:val="18"/>
          <w:szCs w:val="18"/>
        </w:rPr>
        <w:t>cfPWV</w:t>
      </w:r>
      <w:proofErr w:type="spellEnd"/>
      <w:r w:rsidRPr="008061D1">
        <w:rPr>
          <w:rFonts w:ascii="Times New Roman" w:hAnsi="Times New Roman" w:cs="Times New Roman"/>
          <w:sz w:val="18"/>
          <w:szCs w:val="18"/>
        </w:rPr>
        <w:t>, carotid‐femoral pulse‐wave velocity; SBP, systolic blood pressure</w:t>
      </w:r>
      <w:r>
        <w:rPr>
          <w:rFonts w:ascii="Times New Roman" w:hAnsi="Times New Roman" w:cs="Times New Roman"/>
          <w:sz w:val="18"/>
          <w:szCs w:val="18"/>
        </w:rPr>
        <w:t xml:space="preserve">; </w:t>
      </w:r>
      <w:r w:rsidRPr="008061D1">
        <w:rPr>
          <w:rFonts w:ascii="Times New Roman" w:hAnsi="Times New Roman" w:cs="Times New Roman"/>
          <w:sz w:val="18"/>
          <w:szCs w:val="18"/>
        </w:rPr>
        <w:t xml:space="preserve">DBP, diastolic blood pressure; </w:t>
      </w:r>
      <w:r>
        <w:rPr>
          <w:rFonts w:ascii="Times New Roman" w:hAnsi="Times New Roman" w:cs="Times New Roman"/>
          <w:sz w:val="18"/>
          <w:szCs w:val="18"/>
        </w:rPr>
        <w:t xml:space="preserve">MAP: </w:t>
      </w:r>
      <w:r w:rsidRPr="00376608">
        <w:rPr>
          <w:rFonts w:ascii="Times New Roman" w:hAnsi="Times New Roman" w:cs="Times New Roman"/>
          <w:sz w:val="18"/>
          <w:szCs w:val="18"/>
        </w:rPr>
        <w:t>mean arterial pressure</w:t>
      </w:r>
      <w:r>
        <w:rPr>
          <w:rFonts w:ascii="Times New Roman" w:hAnsi="Times New Roman" w:cs="Times New Roman"/>
          <w:sz w:val="18"/>
          <w:szCs w:val="18"/>
        </w:rPr>
        <w:t>; PP: pulse pressure; BMI: b</w:t>
      </w:r>
      <w:r w:rsidRPr="007A53B4">
        <w:rPr>
          <w:rFonts w:ascii="Times New Roman" w:hAnsi="Times New Roman" w:cs="Times New Roman"/>
          <w:sz w:val="18"/>
          <w:szCs w:val="18"/>
        </w:rPr>
        <w:t>ody mass index</w:t>
      </w:r>
      <w:r>
        <w:rPr>
          <w:rFonts w:ascii="Times New Roman" w:hAnsi="Times New Roman" w:cs="Times New Roman"/>
          <w:sz w:val="18"/>
          <w:szCs w:val="18"/>
        </w:rPr>
        <w:t xml:space="preserve">; </w:t>
      </w:r>
      <w:r w:rsidRPr="008061D1">
        <w:rPr>
          <w:rFonts w:ascii="Times New Roman" w:hAnsi="Times New Roman" w:cs="Times New Roman"/>
          <w:sz w:val="18"/>
          <w:szCs w:val="18"/>
        </w:rPr>
        <w:t xml:space="preserve">MMSE, Mini‐Mental State Examination; MCI, mild cognitive impairment; </w:t>
      </w:r>
      <w:r>
        <w:rPr>
          <w:rFonts w:ascii="Times New Roman" w:hAnsi="Times New Roman" w:cs="Times New Roman"/>
          <w:sz w:val="18"/>
          <w:szCs w:val="18"/>
        </w:rPr>
        <w:t xml:space="preserve">AD: </w:t>
      </w:r>
      <w:r w:rsidRPr="007A53B4">
        <w:rPr>
          <w:rFonts w:ascii="Times New Roman" w:hAnsi="Times New Roman" w:cs="Times New Roman"/>
          <w:sz w:val="18"/>
          <w:szCs w:val="18"/>
        </w:rPr>
        <w:t>Alzheimer</w:t>
      </w:r>
      <w:r>
        <w:rPr>
          <w:rFonts w:ascii="Times New Roman" w:hAnsi="Times New Roman" w:cs="Times New Roman"/>
          <w:sz w:val="18"/>
          <w:szCs w:val="18"/>
        </w:rPr>
        <w:t>’</w:t>
      </w:r>
      <w:r w:rsidRPr="007A53B4">
        <w:rPr>
          <w:rFonts w:ascii="Times New Roman" w:hAnsi="Times New Roman" w:cs="Times New Roman"/>
          <w:sz w:val="18"/>
          <w:szCs w:val="18"/>
        </w:rPr>
        <w:t>s disease</w:t>
      </w:r>
      <w:r>
        <w:rPr>
          <w:rFonts w:ascii="Times New Roman" w:hAnsi="Times New Roman" w:cs="Times New Roman"/>
          <w:sz w:val="18"/>
          <w:szCs w:val="18"/>
        </w:rPr>
        <w:t xml:space="preserve">; </w:t>
      </w:r>
      <w:proofErr w:type="spellStart"/>
      <w:r>
        <w:rPr>
          <w:rFonts w:ascii="Times New Roman" w:hAnsi="Times New Roman" w:cs="Times New Roman"/>
          <w:sz w:val="18"/>
          <w:szCs w:val="18"/>
        </w:rPr>
        <w:t>VaD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: </w:t>
      </w:r>
      <w:r w:rsidRPr="007A53B4">
        <w:rPr>
          <w:rFonts w:ascii="Times New Roman" w:hAnsi="Times New Roman" w:cs="Times New Roman"/>
          <w:sz w:val="18"/>
          <w:szCs w:val="18"/>
        </w:rPr>
        <w:t>vascular dementia</w:t>
      </w:r>
      <w:r>
        <w:rPr>
          <w:rFonts w:ascii="Times New Roman" w:hAnsi="Times New Roman" w:cs="Times New Roman"/>
          <w:sz w:val="18"/>
          <w:szCs w:val="18"/>
        </w:rPr>
        <w:t xml:space="preserve">; OR: odds ratio; RR: </w:t>
      </w:r>
      <w:r w:rsidRPr="008061D1">
        <w:rPr>
          <w:rFonts w:ascii="Times New Roman" w:hAnsi="Times New Roman" w:cs="Times New Roman"/>
          <w:sz w:val="18"/>
          <w:szCs w:val="18"/>
        </w:rPr>
        <w:t xml:space="preserve">relative risk; </w:t>
      </w:r>
      <w:r w:rsidRPr="00EF2004">
        <w:rPr>
          <w:rFonts w:ascii="Times New Roman" w:hAnsi="Times New Roman" w:cs="Times New Roman"/>
          <w:sz w:val="18"/>
          <w:szCs w:val="18"/>
        </w:rPr>
        <w:t>IQR</w:t>
      </w:r>
      <w:r>
        <w:rPr>
          <w:rFonts w:ascii="Times New Roman" w:hAnsi="Times New Roman" w:cs="Times New Roman"/>
          <w:sz w:val="18"/>
          <w:szCs w:val="18"/>
        </w:rPr>
        <w:t xml:space="preserve">: interquartile range; </w:t>
      </w:r>
      <w:r w:rsidRPr="00F7197F">
        <w:rPr>
          <w:rFonts w:ascii="Arial" w:hAnsi="Arial" w:cs="Arial"/>
          <w:color w:val="1C1D1E"/>
          <w:sz w:val="24"/>
          <w:szCs w:val="24"/>
          <w:shd w:val="clear" w:color="auto" w:fill="FFFFFF"/>
          <w:vertAlign w:val="superscript"/>
        </w:rPr>
        <w:t>†</w:t>
      </w:r>
      <w:r>
        <w:rPr>
          <w:rFonts w:ascii="Times New Roman" w:hAnsi="Times New Roman" w:cs="Times New Roman"/>
          <w:sz w:val="18"/>
          <w:szCs w:val="18"/>
        </w:rPr>
        <w:t xml:space="preserve">: age was indicated as mean (SD); </w:t>
      </w:r>
      <w:r w:rsidRPr="00F7197F">
        <w:rPr>
          <w:rFonts w:ascii="Arial" w:hAnsi="Arial" w:cs="Arial"/>
          <w:color w:val="1C1D1E"/>
          <w:sz w:val="24"/>
          <w:szCs w:val="24"/>
          <w:shd w:val="clear" w:color="auto" w:fill="FFFFFF"/>
          <w:vertAlign w:val="superscript"/>
        </w:rPr>
        <w:t>‡</w:t>
      </w:r>
      <w:r>
        <w:rPr>
          <w:rFonts w:ascii="Times New Roman" w:hAnsi="Times New Roman" w:cs="Times New Roman"/>
          <w:sz w:val="18"/>
          <w:szCs w:val="18"/>
        </w:rPr>
        <w:t>: aortic PWV was indicated as mean (SD), median (IQR) or ranged value according the expression in studies.</w:t>
      </w:r>
      <w:bookmarkStart w:id="0" w:name="_GoBack"/>
      <w:bookmarkEnd w:id="0"/>
    </w:p>
    <w:sectPr w:rsidR="00E776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75B5D" w:rsidRDefault="00475B5D" w:rsidP="00471739">
      <w:pPr>
        <w:spacing w:after="0" w:line="240" w:lineRule="auto"/>
      </w:pPr>
      <w:r>
        <w:separator/>
      </w:r>
    </w:p>
  </w:endnote>
  <w:endnote w:type="continuationSeparator" w:id="0">
    <w:p w:rsidR="00475B5D" w:rsidRDefault="00475B5D" w:rsidP="004717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75B5D" w:rsidRDefault="00475B5D" w:rsidP="00471739">
      <w:pPr>
        <w:spacing w:after="0" w:line="240" w:lineRule="auto"/>
      </w:pPr>
      <w:r>
        <w:separator/>
      </w:r>
    </w:p>
  </w:footnote>
  <w:footnote w:type="continuationSeparator" w:id="0">
    <w:p w:rsidR="00475B5D" w:rsidRDefault="00475B5D" w:rsidP="004717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A7818"/>
    <w:rsid w:val="003A7818"/>
    <w:rsid w:val="00467D07"/>
    <w:rsid w:val="00471739"/>
    <w:rsid w:val="00475B5D"/>
    <w:rsid w:val="004D745E"/>
    <w:rsid w:val="00511498"/>
    <w:rsid w:val="00CF0E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1739"/>
    <w:pPr>
      <w:spacing w:after="200" w:line="276" w:lineRule="auto"/>
    </w:pPr>
    <w:rPr>
      <w:rFonts w:eastAsiaTheme="minorHAnsi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71739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lang w:val="en-US"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471739"/>
  </w:style>
  <w:style w:type="paragraph" w:styleId="Footer">
    <w:name w:val="footer"/>
    <w:basedOn w:val="Normal"/>
    <w:link w:val="FooterChar"/>
    <w:uiPriority w:val="99"/>
    <w:unhideWhenUsed/>
    <w:rsid w:val="00471739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lang w:val="en-US"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471739"/>
  </w:style>
  <w:style w:type="table" w:styleId="TableGrid">
    <w:name w:val="Table Grid"/>
    <w:basedOn w:val="TableNormal"/>
    <w:uiPriority w:val="39"/>
    <w:rsid w:val="004717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1739"/>
    <w:pPr>
      <w:spacing w:after="200" w:line="276" w:lineRule="auto"/>
    </w:pPr>
    <w:rPr>
      <w:rFonts w:eastAsiaTheme="minorHAnsi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71739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lang w:val="en-US"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471739"/>
  </w:style>
  <w:style w:type="paragraph" w:styleId="Footer">
    <w:name w:val="footer"/>
    <w:basedOn w:val="Normal"/>
    <w:link w:val="FooterChar"/>
    <w:uiPriority w:val="99"/>
    <w:unhideWhenUsed/>
    <w:rsid w:val="00471739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lang w:val="en-US"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471739"/>
  </w:style>
  <w:style w:type="table" w:styleId="TableGrid">
    <w:name w:val="Table Grid"/>
    <w:basedOn w:val="TableNormal"/>
    <w:uiPriority w:val="39"/>
    <w:rsid w:val="004717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7</Pages>
  <Words>3847</Words>
  <Characters>21931</Characters>
  <Application>Microsoft Office Word</Application>
  <DocSecurity>0</DocSecurity>
  <Lines>182</Lines>
  <Paragraphs>51</Paragraphs>
  <ScaleCrop>false</ScaleCrop>
  <Company/>
  <LinksUpToDate>false</LinksUpToDate>
  <CharactersWithSpaces>257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anl</dc:creator>
  <cp:keywords/>
  <dc:description/>
  <cp:lastModifiedBy> Gowrishankar</cp:lastModifiedBy>
  <cp:revision>3</cp:revision>
  <dcterms:created xsi:type="dcterms:W3CDTF">2021-06-13T22:42:00Z</dcterms:created>
  <dcterms:modified xsi:type="dcterms:W3CDTF">2021-06-19T13:00:00Z</dcterms:modified>
</cp:coreProperties>
</file>